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363482">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r w:rsidRPr="007B4842">
        <w:rPr>
          <w:sz w:val="36"/>
        </w:rPr>
        <w:t>Callum Terris</w:t>
      </w:r>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Co-Supervisor: Sandy Louchart</w:t>
      </w:r>
    </w:p>
    <w:p w:rsidR="009F1D01" w:rsidRPr="007B4842" w:rsidRDefault="009F1D01" w:rsidP="00363482">
      <w:pPr>
        <w:jc w:val="center"/>
        <w:rPr>
          <w:sz w:val="36"/>
        </w:rPr>
      </w:pPr>
      <w:r>
        <w:rPr>
          <w:sz w:val="36"/>
        </w:rPr>
        <w:t>Second Marker: Murdoch Gabbay</w:t>
      </w:r>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BC2CA0"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506470" w:history="1">
        <w:r w:rsidR="00BC2CA0" w:rsidRPr="000C2C9D">
          <w:rPr>
            <w:rStyle w:val="Hyperlink"/>
            <w:noProof/>
          </w:rPr>
          <w:t>1</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Introduction</w:t>
        </w:r>
        <w:r w:rsidR="00BC2CA0">
          <w:rPr>
            <w:noProof/>
            <w:webHidden/>
          </w:rPr>
          <w:tab/>
        </w:r>
        <w:r w:rsidR="00BC2CA0">
          <w:rPr>
            <w:noProof/>
            <w:webHidden/>
          </w:rPr>
          <w:fldChar w:fldCharType="begin"/>
        </w:r>
        <w:r w:rsidR="00BC2CA0">
          <w:rPr>
            <w:noProof/>
            <w:webHidden/>
          </w:rPr>
          <w:instrText xml:space="preserve"> PAGEREF _Toc363506470 \h </w:instrText>
        </w:r>
        <w:r w:rsidR="00BC2CA0">
          <w:rPr>
            <w:noProof/>
            <w:webHidden/>
          </w:rPr>
        </w:r>
        <w:r w:rsidR="00BC2CA0">
          <w:rPr>
            <w:noProof/>
            <w:webHidden/>
          </w:rPr>
          <w:fldChar w:fldCharType="separate"/>
        </w:r>
        <w:r w:rsidR="00BC2CA0">
          <w:rPr>
            <w:noProof/>
            <w:webHidden/>
          </w:rPr>
          <w:t>7</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1" w:history="1">
        <w:r w:rsidR="00BC2CA0" w:rsidRPr="000C2C9D">
          <w:rPr>
            <w:rStyle w:val="Hyperlink"/>
          </w:rPr>
          <w:t>1.1</w:t>
        </w:r>
        <w:r w:rsidR="00BC2CA0">
          <w:rPr>
            <w:rFonts w:asciiTheme="minorHAnsi" w:eastAsiaTheme="minorEastAsia" w:hAnsiTheme="minorHAnsi" w:cstheme="minorBidi"/>
            <w:b w:val="0"/>
            <w:bCs w:val="0"/>
            <w:szCs w:val="22"/>
          </w:rPr>
          <w:tab/>
        </w:r>
        <w:r w:rsidR="00BC2CA0" w:rsidRPr="000C2C9D">
          <w:rPr>
            <w:rStyle w:val="Hyperlink"/>
          </w:rPr>
          <w:t>Motivation</w:t>
        </w:r>
        <w:r w:rsidR="00BC2CA0">
          <w:rPr>
            <w:webHidden/>
          </w:rPr>
          <w:tab/>
        </w:r>
        <w:r w:rsidR="00BC2CA0">
          <w:rPr>
            <w:webHidden/>
          </w:rPr>
          <w:fldChar w:fldCharType="begin"/>
        </w:r>
        <w:r w:rsidR="00BC2CA0">
          <w:rPr>
            <w:webHidden/>
          </w:rPr>
          <w:instrText xml:space="preserve"> PAGEREF _Toc363506471 \h </w:instrText>
        </w:r>
        <w:r w:rsidR="00BC2CA0">
          <w:rPr>
            <w:webHidden/>
          </w:rPr>
        </w:r>
        <w:r w:rsidR="00BC2CA0">
          <w:rPr>
            <w:webHidden/>
          </w:rPr>
          <w:fldChar w:fldCharType="separate"/>
        </w:r>
        <w:r w:rsidR="00BC2CA0">
          <w:rPr>
            <w:webHidden/>
          </w:rPr>
          <w:t>7</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2" w:history="1">
        <w:r w:rsidR="00BC2CA0" w:rsidRPr="000C2C9D">
          <w:rPr>
            <w:rStyle w:val="Hyperlink"/>
          </w:rPr>
          <w:t>1.2</w:t>
        </w:r>
        <w:r w:rsidR="00BC2CA0">
          <w:rPr>
            <w:rFonts w:asciiTheme="minorHAnsi" w:eastAsiaTheme="minorEastAsia" w:hAnsiTheme="minorHAnsi" w:cstheme="minorBidi"/>
            <w:b w:val="0"/>
            <w:bCs w:val="0"/>
            <w:szCs w:val="22"/>
          </w:rPr>
          <w:tab/>
        </w:r>
        <w:r w:rsidR="00BC2CA0" w:rsidRPr="000C2C9D">
          <w:rPr>
            <w:rStyle w:val="Hyperlink"/>
          </w:rPr>
          <w:t>Objectives</w:t>
        </w:r>
        <w:r w:rsidR="00BC2CA0">
          <w:rPr>
            <w:webHidden/>
          </w:rPr>
          <w:tab/>
        </w:r>
        <w:r w:rsidR="00BC2CA0">
          <w:rPr>
            <w:webHidden/>
          </w:rPr>
          <w:fldChar w:fldCharType="begin"/>
        </w:r>
        <w:r w:rsidR="00BC2CA0">
          <w:rPr>
            <w:webHidden/>
          </w:rPr>
          <w:instrText xml:space="preserve"> PAGEREF _Toc363506472 \h </w:instrText>
        </w:r>
        <w:r w:rsidR="00BC2CA0">
          <w:rPr>
            <w:webHidden/>
          </w:rPr>
        </w:r>
        <w:r w:rsidR="00BC2CA0">
          <w:rPr>
            <w:webHidden/>
          </w:rPr>
          <w:fldChar w:fldCharType="separate"/>
        </w:r>
        <w:r w:rsidR="00BC2CA0">
          <w:rPr>
            <w:webHidden/>
          </w:rPr>
          <w:t>8</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73" w:history="1">
        <w:r w:rsidR="00BC2CA0" w:rsidRPr="000C2C9D">
          <w:rPr>
            <w:rStyle w:val="Hyperlink"/>
            <w:noProof/>
          </w:rPr>
          <w:t>2</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Literature Review</w:t>
        </w:r>
        <w:r w:rsidR="00BC2CA0">
          <w:rPr>
            <w:noProof/>
            <w:webHidden/>
          </w:rPr>
          <w:tab/>
        </w:r>
        <w:r w:rsidR="00BC2CA0">
          <w:rPr>
            <w:noProof/>
            <w:webHidden/>
          </w:rPr>
          <w:fldChar w:fldCharType="begin"/>
        </w:r>
        <w:r w:rsidR="00BC2CA0">
          <w:rPr>
            <w:noProof/>
            <w:webHidden/>
          </w:rPr>
          <w:instrText xml:space="preserve"> PAGEREF _Toc363506473 \h </w:instrText>
        </w:r>
        <w:r w:rsidR="00BC2CA0">
          <w:rPr>
            <w:noProof/>
            <w:webHidden/>
          </w:rPr>
        </w:r>
        <w:r w:rsidR="00BC2CA0">
          <w:rPr>
            <w:noProof/>
            <w:webHidden/>
          </w:rPr>
          <w:fldChar w:fldCharType="separate"/>
        </w:r>
        <w:r w:rsidR="00BC2CA0">
          <w:rPr>
            <w:noProof/>
            <w:webHidden/>
          </w:rPr>
          <w:t>9</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4" w:history="1">
        <w:r w:rsidR="00BC2CA0" w:rsidRPr="000C2C9D">
          <w:rPr>
            <w:rStyle w:val="Hyperlink"/>
          </w:rPr>
          <w:t>2.1</w:t>
        </w:r>
        <w:r w:rsidR="00BC2CA0">
          <w:rPr>
            <w:rFonts w:asciiTheme="minorHAnsi" w:eastAsiaTheme="minorEastAsia" w:hAnsiTheme="minorHAnsi" w:cstheme="minorBidi"/>
            <w:b w:val="0"/>
            <w:bCs w:val="0"/>
            <w:szCs w:val="22"/>
          </w:rPr>
          <w:tab/>
        </w:r>
        <w:r w:rsidR="00BC2CA0" w:rsidRPr="000C2C9D">
          <w:rPr>
            <w:rStyle w:val="Hyperlink"/>
          </w:rPr>
          <w:t>Game Engines</w:t>
        </w:r>
        <w:r w:rsidR="00BC2CA0">
          <w:rPr>
            <w:webHidden/>
          </w:rPr>
          <w:tab/>
        </w:r>
        <w:r w:rsidR="00BC2CA0">
          <w:rPr>
            <w:webHidden/>
          </w:rPr>
          <w:fldChar w:fldCharType="begin"/>
        </w:r>
        <w:r w:rsidR="00BC2CA0">
          <w:rPr>
            <w:webHidden/>
          </w:rPr>
          <w:instrText xml:space="preserve"> PAGEREF _Toc363506474 \h </w:instrText>
        </w:r>
        <w:r w:rsidR="00BC2CA0">
          <w:rPr>
            <w:webHidden/>
          </w:rPr>
        </w:r>
        <w:r w:rsidR="00BC2CA0">
          <w:rPr>
            <w:webHidden/>
          </w:rPr>
          <w:fldChar w:fldCharType="separate"/>
        </w:r>
        <w:r w:rsidR="00BC2CA0">
          <w:rPr>
            <w:webHidden/>
          </w:rPr>
          <w:t>9</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5" w:history="1">
        <w:r w:rsidR="00BC2CA0" w:rsidRPr="000C2C9D">
          <w:rPr>
            <w:rStyle w:val="Hyperlink"/>
          </w:rPr>
          <w:t>2.2</w:t>
        </w:r>
        <w:r w:rsidR="00BC2CA0">
          <w:rPr>
            <w:rFonts w:asciiTheme="minorHAnsi" w:eastAsiaTheme="minorEastAsia" w:hAnsiTheme="minorHAnsi" w:cstheme="minorBidi"/>
            <w:b w:val="0"/>
            <w:bCs w:val="0"/>
            <w:szCs w:val="22"/>
          </w:rPr>
          <w:tab/>
        </w:r>
        <w:r w:rsidR="00BC2CA0" w:rsidRPr="000C2C9D">
          <w:rPr>
            <w:rStyle w:val="Hyperlink"/>
          </w:rPr>
          <w:t>Current Game Standards</w:t>
        </w:r>
        <w:r w:rsidR="00BC2CA0">
          <w:rPr>
            <w:webHidden/>
          </w:rPr>
          <w:tab/>
        </w:r>
        <w:r w:rsidR="00BC2CA0">
          <w:rPr>
            <w:webHidden/>
          </w:rPr>
          <w:fldChar w:fldCharType="begin"/>
        </w:r>
        <w:r w:rsidR="00BC2CA0">
          <w:rPr>
            <w:webHidden/>
          </w:rPr>
          <w:instrText xml:space="preserve"> PAGEREF _Toc363506475 \h </w:instrText>
        </w:r>
        <w:r w:rsidR="00BC2CA0">
          <w:rPr>
            <w:webHidden/>
          </w:rPr>
        </w:r>
        <w:r w:rsidR="00BC2CA0">
          <w:rPr>
            <w:webHidden/>
          </w:rPr>
          <w:fldChar w:fldCharType="separate"/>
        </w:r>
        <w:r w:rsidR="00BC2CA0">
          <w:rPr>
            <w:webHidden/>
          </w:rPr>
          <w:t>12</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6" w:history="1">
        <w:r w:rsidR="00BC2CA0" w:rsidRPr="000C2C9D">
          <w:rPr>
            <w:rStyle w:val="Hyperlink"/>
          </w:rPr>
          <w:t>2.3</w:t>
        </w:r>
        <w:r w:rsidR="00BC2CA0">
          <w:rPr>
            <w:rFonts w:asciiTheme="minorHAnsi" w:eastAsiaTheme="minorEastAsia" w:hAnsiTheme="minorHAnsi" w:cstheme="minorBidi"/>
            <w:b w:val="0"/>
            <w:bCs w:val="0"/>
            <w:szCs w:val="22"/>
          </w:rPr>
          <w:tab/>
        </w:r>
        <w:r w:rsidR="00BC2CA0" w:rsidRPr="000C2C9D">
          <w:rPr>
            <w:rStyle w:val="Hyperlink"/>
          </w:rPr>
          <w:t>Evolutionary Games</w:t>
        </w:r>
        <w:r w:rsidR="00BC2CA0">
          <w:rPr>
            <w:webHidden/>
          </w:rPr>
          <w:tab/>
        </w:r>
        <w:r w:rsidR="00BC2CA0">
          <w:rPr>
            <w:webHidden/>
          </w:rPr>
          <w:fldChar w:fldCharType="begin"/>
        </w:r>
        <w:r w:rsidR="00BC2CA0">
          <w:rPr>
            <w:webHidden/>
          </w:rPr>
          <w:instrText xml:space="preserve"> PAGEREF _Toc363506476 \h </w:instrText>
        </w:r>
        <w:r w:rsidR="00BC2CA0">
          <w:rPr>
            <w:webHidden/>
          </w:rPr>
        </w:r>
        <w:r w:rsidR="00BC2CA0">
          <w:rPr>
            <w:webHidden/>
          </w:rPr>
          <w:fldChar w:fldCharType="separate"/>
        </w:r>
        <w:r w:rsidR="00BC2CA0">
          <w:rPr>
            <w:webHidden/>
          </w:rPr>
          <w:t>14</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7" w:history="1">
        <w:r w:rsidR="00BC2CA0" w:rsidRPr="000C2C9D">
          <w:rPr>
            <w:rStyle w:val="Hyperlink"/>
          </w:rPr>
          <w:t>2.4</w:t>
        </w:r>
        <w:r w:rsidR="00BC2CA0">
          <w:rPr>
            <w:rFonts w:asciiTheme="minorHAnsi" w:eastAsiaTheme="minorEastAsia" w:hAnsiTheme="minorHAnsi" w:cstheme="minorBidi"/>
            <w:b w:val="0"/>
            <w:bCs w:val="0"/>
            <w:szCs w:val="22"/>
          </w:rPr>
          <w:tab/>
        </w:r>
        <w:r w:rsidR="00BC2CA0" w:rsidRPr="000C2C9D">
          <w:rPr>
            <w:rStyle w:val="Hyperlink"/>
          </w:rPr>
          <w:t>Neural Networks</w:t>
        </w:r>
        <w:r w:rsidR="00BC2CA0">
          <w:rPr>
            <w:webHidden/>
          </w:rPr>
          <w:tab/>
        </w:r>
        <w:r w:rsidR="00BC2CA0">
          <w:rPr>
            <w:webHidden/>
          </w:rPr>
          <w:fldChar w:fldCharType="begin"/>
        </w:r>
        <w:r w:rsidR="00BC2CA0">
          <w:rPr>
            <w:webHidden/>
          </w:rPr>
          <w:instrText xml:space="preserve"> PAGEREF _Toc363506477 \h </w:instrText>
        </w:r>
        <w:r w:rsidR="00BC2CA0">
          <w:rPr>
            <w:webHidden/>
          </w:rPr>
        </w:r>
        <w:r w:rsidR="00BC2CA0">
          <w:rPr>
            <w:webHidden/>
          </w:rPr>
          <w:fldChar w:fldCharType="separate"/>
        </w:r>
        <w:r w:rsidR="00BC2CA0">
          <w:rPr>
            <w:webHidden/>
          </w:rPr>
          <w:t>17</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8" w:history="1">
        <w:r w:rsidR="00BC2CA0" w:rsidRPr="000C2C9D">
          <w:rPr>
            <w:rStyle w:val="Hyperlink"/>
          </w:rPr>
          <w:t>2.5</w:t>
        </w:r>
        <w:r w:rsidR="00BC2CA0">
          <w:rPr>
            <w:rFonts w:asciiTheme="minorHAnsi" w:eastAsiaTheme="minorEastAsia" w:hAnsiTheme="minorHAnsi" w:cstheme="minorBidi"/>
            <w:b w:val="0"/>
            <w:bCs w:val="0"/>
            <w:szCs w:val="22"/>
          </w:rPr>
          <w:tab/>
        </w:r>
        <w:r w:rsidR="00BC2CA0" w:rsidRPr="000C2C9D">
          <w:rPr>
            <w:rStyle w:val="Hyperlink"/>
          </w:rPr>
          <w:t>Interfacing In-between Games</w:t>
        </w:r>
        <w:r w:rsidR="00BC2CA0">
          <w:rPr>
            <w:webHidden/>
          </w:rPr>
          <w:tab/>
        </w:r>
        <w:r w:rsidR="00BC2CA0">
          <w:rPr>
            <w:webHidden/>
          </w:rPr>
          <w:fldChar w:fldCharType="begin"/>
        </w:r>
        <w:r w:rsidR="00BC2CA0">
          <w:rPr>
            <w:webHidden/>
          </w:rPr>
          <w:instrText xml:space="preserve"> PAGEREF _Toc363506478 \h </w:instrText>
        </w:r>
        <w:r w:rsidR="00BC2CA0">
          <w:rPr>
            <w:webHidden/>
          </w:rPr>
        </w:r>
        <w:r w:rsidR="00BC2CA0">
          <w:rPr>
            <w:webHidden/>
          </w:rPr>
          <w:fldChar w:fldCharType="separate"/>
        </w:r>
        <w:r w:rsidR="00BC2CA0">
          <w:rPr>
            <w:webHidden/>
          </w:rPr>
          <w:t>20</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79" w:history="1">
        <w:r w:rsidR="00BC2CA0" w:rsidRPr="000C2C9D">
          <w:rPr>
            <w:rStyle w:val="Hyperlink"/>
          </w:rPr>
          <w:t>2.6</w:t>
        </w:r>
        <w:r w:rsidR="00BC2CA0">
          <w:rPr>
            <w:rFonts w:asciiTheme="minorHAnsi" w:eastAsiaTheme="minorEastAsia" w:hAnsiTheme="minorHAnsi" w:cstheme="minorBidi"/>
            <w:b w:val="0"/>
            <w:bCs w:val="0"/>
            <w:szCs w:val="22"/>
          </w:rPr>
          <w:tab/>
        </w:r>
        <w:r w:rsidR="00BC2CA0" w:rsidRPr="000C2C9D">
          <w:rPr>
            <w:rStyle w:val="Hyperlink"/>
          </w:rPr>
          <w:t>Mono</w:t>
        </w:r>
        <w:r w:rsidR="00BC2CA0">
          <w:rPr>
            <w:webHidden/>
          </w:rPr>
          <w:tab/>
        </w:r>
        <w:r w:rsidR="00BC2CA0">
          <w:rPr>
            <w:webHidden/>
          </w:rPr>
          <w:fldChar w:fldCharType="begin"/>
        </w:r>
        <w:r w:rsidR="00BC2CA0">
          <w:rPr>
            <w:webHidden/>
          </w:rPr>
          <w:instrText xml:space="preserve"> PAGEREF _Toc363506479 \h </w:instrText>
        </w:r>
        <w:r w:rsidR="00BC2CA0">
          <w:rPr>
            <w:webHidden/>
          </w:rPr>
        </w:r>
        <w:r w:rsidR="00BC2CA0">
          <w:rPr>
            <w:webHidden/>
          </w:rPr>
          <w:fldChar w:fldCharType="separate"/>
        </w:r>
        <w:r w:rsidR="00BC2CA0">
          <w:rPr>
            <w:webHidden/>
          </w:rPr>
          <w:t>21</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0" w:history="1">
        <w:r w:rsidR="00BC2CA0" w:rsidRPr="000C2C9D">
          <w:rPr>
            <w:rStyle w:val="Hyperlink"/>
          </w:rPr>
          <w:t>2.7</w:t>
        </w:r>
        <w:r w:rsidR="00BC2CA0">
          <w:rPr>
            <w:rFonts w:asciiTheme="minorHAnsi" w:eastAsiaTheme="minorEastAsia" w:hAnsiTheme="minorHAnsi" w:cstheme="minorBidi"/>
            <w:b w:val="0"/>
            <w:bCs w:val="0"/>
            <w:szCs w:val="22"/>
          </w:rPr>
          <w:tab/>
        </w:r>
        <w:r w:rsidR="00BC2CA0" w:rsidRPr="000C2C9D">
          <w:rPr>
            <w:rStyle w:val="Hyperlink"/>
          </w:rPr>
          <w:t>Literature Review Conclusion</w:t>
        </w:r>
        <w:r w:rsidR="00BC2CA0">
          <w:rPr>
            <w:webHidden/>
          </w:rPr>
          <w:tab/>
        </w:r>
        <w:r w:rsidR="00BC2CA0">
          <w:rPr>
            <w:webHidden/>
          </w:rPr>
          <w:fldChar w:fldCharType="begin"/>
        </w:r>
        <w:r w:rsidR="00BC2CA0">
          <w:rPr>
            <w:webHidden/>
          </w:rPr>
          <w:instrText xml:space="preserve"> PAGEREF _Toc363506480 \h </w:instrText>
        </w:r>
        <w:r w:rsidR="00BC2CA0">
          <w:rPr>
            <w:webHidden/>
          </w:rPr>
        </w:r>
        <w:r w:rsidR="00BC2CA0">
          <w:rPr>
            <w:webHidden/>
          </w:rPr>
          <w:fldChar w:fldCharType="separate"/>
        </w:r>
        <w:r w:rsidR="00BC2CA0">
          <w:rPr>
            <w:webHidden/>
          </w:rPr>
          <w:t>22</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1" w:history="1">
        <w:r w:rsidR="00BC2CA0" w:rsidRPr="000C2C9D">
          <w:rPr>
            <w:rStyle w:val="Hyperlink"/>
            <w:noProof/>
          </w:rPr>
          <w:t>3</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Methodology</w:t>
        </w:r>
        <w:r w:rsidR="00BC2CA0">
          <w:rPr>
            <w:noProof/>
            <w:webHidden/>
          </w:rPr>
          <w:tab/>
        </w:r>
        <w:r w:rsidR="00BC2CA0">
          <w:rPr>
            <w:noProof/>
            <w:webHidden/>
          </w:rPr>
          <w:fldChar w:fldCharType="begin"/>
        </w:r>
        <w:r w:rsidR="00BC2CA0">
          <w:rPr>
            <w:noProof/>
            <w:webHidden/>
          </w:rPr>
          <w:instrText xml:space="preserve"> PAGEREF _Toc363506481 \h </w:instrText>
        </w:r>
        <w:r w:rsidR="00BC2CA0">
          <w:rPr>
            <w:noProof/>
            <w:webHidden/>
          </w:rPr>
        </w:r>
        <w:r w:rsidR="00BC2CA0">
          <w:rPr>
            <w:noProof/>
            <w:webHidden/>
          </w:rPr>
          <w:fldChar w:fldCharType="separate"/>
        </w:r>
        <w:r w:rsidR="00BC2CA0">
          <w:rPr>
            <w:noProof/>
            <w:webHidden/>
          </w:rPr>
          <w:t>23</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2" w:history="1">
        <w:r w:rsidR="00BC2CA0" w:rsidRPr="000C2C9D">
          <w:rPr>
            <w:rStyle w:val="Hyperlink"/>
          </w:rPr>
          <w:t>3.1</w:t>
        </w:r>
        <w:r w:rsidR="00BC2CA0">
          <w:rPr>
            <w:rFonts w:asciiTheme="minorHAnsi" w:eastAsiaTheme="minorEastAsia" w:hAnsiTheme="minorHAnsi" w:cstheme="minorBidi"/>
            <w:b w:val="0"/>
            <w:bCs w:val="0"/>
            <w:szCs w:val="22"/>
          </w:rPr>
          <w:tab/>
        </w:r>
        <w:r w:rsidR="00BC2CA0" w:rsidRPr="000C2C9D">
          <w:rPr>
            <w:rStyle w:val="Hyperlink"/>
          </w:rPr>
          <w:t>Overview of the system</w:t>
        </w:r>
        <w:r w:rsidR="00BC2CA0">
          <w:rPr>
            <w:webHidden/>
          </w:rPr>
          <w:tab/>
        </w:r>
        <w:r w:rsidR="00BC2CA0">
          <w:rPr>
            <w:webHidden/>
          </w:rPr>
          <w:fldChar w:fldCharType="begin"/>
        </w:r>
        <w:r w:rsidR="00BC2CA0">
          <w:rPr>
            <w:webHidden/>
          </w:rPr>
          <w:instrText xml:space="preserve"> PAGEREF _Toc363506482 \h </w:instrText>
        </w:r>
        <w:r w:rsidR="00BC2CA0">
          <w:rPr>
            <w:webHidden/>
          </w:rPr>
        </w:r>
        <w:r w:rsidR="00BC2CA0">
          <w:rPr>
            <w:webHidden/>
          </w:rPr>
          <w:fldChar w:fldCharType="separate"/>
        </w:r>
        <w:r w:rsidR="00BC2CA0">
          <w:rPr>
            <w:webHidden/>
          </w:rPr>
          <w:t>2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3" w:history="1">
        <w:r w:rsidR="00BC2CA0" w:rsidRPr="000C2C9D">
          <w:rPr>
            <w:rStyle w:val="Hyperlink"/>
          </w:rPr>
          <w:t>Prototype Method</w:t>
        </w:r>
        <w:r w:rsidR="00BC2CA0">
          <w:rPr>
            <w:webHidden/>
          </w:rPr>
          <w:tab/>
        </w:r>
        <w:r w:rsidR="00BC2CA0">
          <w:rPr>
            <w:webHidden/>
          </w:rPr>
          <w:fldChar w:fldCharType="begin"/>
        </w:r>
        <w:r w:rsidR="00BC2CA0">
          <w:rPr>
            <w:webHidden/>
          </w:rPr>
          <w:instrText xml:space="preserve"> PAGEREF _Toc363506483 \h </w:instrText>
        </w:r>
        <w:r w:rsidR="00BC2CA0">
          <w:rPr>
            <w:webHidden/>
          </w:rPr>
        </w:r>
        <w:r w:rsidR="00BC2CA0">
          <w:rPr>
            <w:webHidden/>
          </w:rPr>
          <w:fldChar w:fldCharType="separate"/>
        </w:r>
        <w:r w:rsidR="00BC2CA0">
          <w:rPr>
            <w:webHidden/>
          </w:rPr>
          <w:t>2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4" w:history="1">
        <w:r w:rsidR="00BC2CA0" w:rsidRPr="000C2C9D">
          <w:rPr>
            <w:rStyle w:val="Hyperlink"/>
          </w:rPr>
          <w:t>3.2</w:t>
        </w:r>
        <w:r w:rsidR="00BC2CA0">
          <w:rPr>
            <w:rFonts w:asciiTheme="minorHAnsi" w:eastAsiaTheme="minorEastAsia" w:hAnsiTheme="minorHAnsi" w:cstheme="minorBidi"/>
            <w:b w:val="0"/>
            <w:bCs w:val="0"/>
            <w:szCs w:val="22"/>
          </w:rPr>
          <w:tab/>
        </w:r>
        <w:r w:rsidR="00BC2CA0" w:rsidRPr="000C2C9D">
          <w:rPr>
            <w:rStyle w:val="Hyperlink"/>
          </w:rPr>
          <w:t>Tutorial</w:t>
        </w:r>
        <w:r w:rsidR="00BC2CA0">
          <w:rPr>
            <w:webHidden/>
          </w:rPr>
          <w:tab/>
        </w:r>
        <w:r w:rsidR="00BC2CA0">
          <w:rPr>
            <w:webHidden/>
          </w:rPr>
          <w:fldChar w:fldCharType="begin"/>
        </w:r>
        <w:r w:rsidR="00BC2CA0">
          <w:rPr>
            <w:webHidden/>
          </w:rPr>
          <w:instrText xml:space="preserve"> PAGEREF _Toc363506484 \h </w:instrText>
        </w:r>
        <w:r w:rsidR="00BC2CA0">
          <w:rPr>
            <w:webHidden/>
          </w:rPr>
        </w:r>
        <w:r w:rsidR="00BC2CA0">
          <w:rPr>
            <w:webHidden/>
          </w:rPr>
          <w:fldChar w:fldCharType="separate"/>
        </w:r>
        <w:r w:rsidR="00BC2CA0">
          <w:rPr>
            <w:webHidden/>
          </w:rPr>
          <w:t>40</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5" w:history="1">
        <w:r w:rsidR="00BC2CA0" w:rsidRPr="000C2C9D">
          <w:rPr>
            <w:rStyle w:val="Hyperlink"/>
            <w:noProof/>
          </w:rPr>
          <w:t>4</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Discussion</w:t>
        </w:r>
        <w:r w:rsidR="00BC2CA0">
          <w:rPr>
            <w:noProof/>
            <w:webHidden/>
          </w:rPr>
          <w:tab/>
        </w:r>
        <w:r w:rsidR="00BC2CA0">
          <w:rPr>
            <w:noProof/>
            <w:webHidden/>
          </w:rPr>
          <w:fldChar w:fldCharType="begin"/>
        </w:r>
        <w:r w:rsidR="00BC2CA0">
          <w:rPr>
            <w:noProof/>
            <w:webHidden/>
          </w:rPr>
          <w:instrText xml:space="preserve"> PAGEREF _Toc363506485 \h </w:instrText>
        </w:r>
        <w:r w:rsidR="00BC2CA0">
          <w:rPr>
            <w:noProof/>
            <w:webHidden/>
          </w:rPr>
        </w:r>
        <w:r w:rsidR="00BC2CA0">
          <w:rPr>
            <w:noProof/>
            <w:webHidden/>
          </w:rPr>
          <w:fldChar w:fldCharType="separate"/>
        </w:r>
        <w:r w:rsidR="00BC2CA0">
          <w:rPr>
            <w:noProof/>
            <w:webHidden/>
          </w:rPr>
          <w:t>41</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6" w:history="1">
        <w:r w:rsidR="00BC2CA0" w:rsidRPr="000C2C9D">
          <w:rPr>
            <w:rStyle w:val="Hyperlink"/>
          </w:rPr>
          <w:t>4.1</w:t>
        </w:r>
        <w:r w:rsidR="00BC2CA0">
          <w:rPr>
            <w:rFonts w:asciiTheme="minorHAnsi" w:eastAsiaTheme="minorEastAsia" w:hAnsiTheme="minorHAnsi" w:cstheme="minorBidi"/>
            <w:b w:val="0"/>
            <w:bCs w:val="0"/>
            <w:szCs w:val="22"/>
          </w:rPr>
          <w:tab/>
        </w:r>
        <w:r w:rsidR="00BC2CA0" w:rsidRPr="000C2C9D">
          <w:rPr>
            <w:rStyle w:val="Hyperlink"/>
          </w:rPr>
          <w:t>Differences</w:t>
        </w:r>
        <w:r w:rsidR="00BC2CA0">
          <w:rPr>
            <w:webHidden/>
          </w:rPr>
          <w:tab/>
        </w:r>
        <w:r w:rsidR="00BC2CA0">
          <w:rPr>
            <w:webHidden/>
          </w:rPr>
          <w:fldChar w:fldCharType="begin"/>
        </w:r>
        <w:r w:rsidR="00BC2CA0">
          <w:rPr>
            <w:webHidden/>
          </w:rPr>
          <w:instrText xml:space="preserve"> PAGEREF _Toc363506486 \h </w:instrText>
        </w:r>
        <w:r w:rsidR="00BC2CA0">
          <w:rPr>
            <w:webHidden/>
          </w:rPr>
        </w:r>
        <w:r w:rsidR="00BC2CA0">
          <w:rPr>
            <w:webHidden/>
          </w:rPr>
          <w:fldChar w:fldCharType="separate"/>
        </w:r>
        <w:r w:rsidR="00BC2CA0">
          <w:rPr>
            <w:webHidden/>
          </w:rPr>
          <w:t>41</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7" w:history="1">
        <w:r w:rsidR="00BC2CA0" w:rsidRPr="000C2C9D">
          <w:rPr>
            <w:rStyle w:val="Hyperlink"/>
          </w:rPr>
          <w:t>4.2</w:t>
        </w:r>
        <w:r w:rsidR="00BC2CA0">
          <w:rPr>
            <w:rFonts w:asciiTheme="minorHAnsi" w:eastAsiaTheme="minorEastAsia" w:hAnsiTheme="minorHAnsi" w:cstheme="minorBidi"/>
            <w:b w:val="0"/>
            <w:bCs w:val="0"/>
            <w:szCs w:val="22"/>
          </w:rPr>
          <w:tab/>
        </w:r>
        <w:r w:rsidR="00BC2CA0" w:rsidRPr="000C2C9D">
          <w:rPr>
            <w:rStyle w:val="Hyperlink"/>
          </w:rPr>
          <w:t>Evaluation of Genericness</w:t>
        </w:r>
        <w:r w:rsidR="00BC2CA0">
          <w:rPr>
            <w:webHidden/>
          </w:rPr>
          <w:tab/>
        </w:r>
        <w:r w:rsidR="00BC2CA0">
          <w:rPr>
            <w:webHidden/>
          </w:rPr>
          <w:fldChar w:fldCharType="begin"/>
        </w:r>
        <w:r w:rsidR="00BC2CA0">
          <w:rPr>
            <w:webHidden/>
          </w:rPr>
          <w:instrText xml:space="preserve"> PAGEREF _Toc363506487 \h </w:instrText>
        </w:r>
        <w:r w:rsidR="00BC2CA0">
          <w:rPr>
            <w:webHidden/>
          </w:rPr>
        </w:r>
        <w:r w:rsidR="00BC2CA0">
          <w:rPr>
            <w:webHidden/>
          </w:rPr>
          <w:fldChar w:fldCharType="separate"/>
        </w:r>
        <w:r w:rsidR="00BC2CA0">
          <w:rPr>
            <w:webHidden/>
          </w:rPr>
          <w:t>42</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8" w:history="1">
        <w:r w:rsidR="00BC2CA0" w:rsidRPr="000C2C9D">
          <w:rPr>
            <w:rStyle w:val="Hyperlink"/>
            <w:noProof/>
          </w:rPr>
          <w:t>5</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Conclusion</w:t>
        </w:r>
        <w:r w:rsidR="00BC2CA0">
          <w:rPr>
            <w:noProof/>
            <w:webHidden/>
          </w:rPr>
          <w:tab/>
        </w:r>
        <w:r w:rsidR="00BC2CA0">
          <w:rPr>
            <w:noProof/>
            <w:webHidden/>
          </w:rPr>
          <w:fldChar w:fldCharType="begin"/>
        </w:r>
        <w:r w:rsidR="00BC2CA0">
          <w:rPr>
            <w:noProof/>
            <w:webHidden/>
          </w:rPr>
          <w:instrText xml:space="preserve"> PAGEREF _Toc363506488 \h </w:instrText>
        </w:r>
        <w:r w:rsidR="00BC2CA0">
          <w:rPr>
            <w:noProof/>
            <w:webHidden/>
          </w:rPr>
        </w:r>
        <w:r w:rsidR="00BC2CA0">
          <w:rPr>
            <w:noProof/>
            <w:webHidden/>
          </w:rPr>
          <w:fldChar w:fldCharType="separate"/>
        </w:r>
        <w:r w:rsidR="00BC2CA0">
          <w:rPr>
            <w:noProof/>
            <w:webHidden/>
          </w:rPr>
          <w:t>43</w:t>
        </w:r>
        <w:r w:rsidR="00BC2CA0">
          <w:rPr>
            <w:noProof/>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89" w:history="1">
        <w:r w:rsidR="00BC2CA0" w:rsidRPr="000C2C9D">
          <w:rPr>
            <w:rStyle w:val="Hyperlink"/>
          </w:rPr>
          <w:t>5.1</w:t>
        </w:r>
        <w:r w:rsidR="00BC2CA0">
          <w:rPr>
            <w:rFonts w:asciiTheme="minorHAnsi" w:eastAsiaTheme="minorEastAsia" w:hAnsiTheme="minorHAnsi" w:cstheme="minorBidi"/>
            <w:b w:val="0"/>
            <w:bCs w:val="0"/>
            <w:szCs w:val="22"/>
          </w:rPr>
          <w:tab/>
        </w:r>
        <w:r w:rsidR="00BC2CA0" w:rsidRPr="000C2C9D">
          <w:rPr>
            <w:rStyle w:val="Hyperlink"/>
          </w:rPr>
          <w:t>Overview</w:t>
        </w:r>
        <w:r w:rsidR="00BC2CA0">
          <w:rPr>
            <w:webHidden/>
          </w:rPr>
          <w:tab/>
        </w:r>
        <w:r w:rsidR="00BC2CA0">
          <w:rPr>
            <w:webHidden/>
          </w:rPr>
          <w:fldChar w:fldCharType="begin"/>
        </w:r>
        <w:r w:rsidR="00BC2CA0">
          <w:rPr>
            <w:webHidden/>
          </w:rPr>
          <w:instrText xml:space="preserve"> PAGEREF _Toc363506489 \h </w:instrText>
        </w:r>
        <w:r w:rsidR="00BC2CA0">
          <w:rPr>
            <w:webHidden/>
          </w:rPr>
        </w:r>
        <w:r w:rsidR="00BC2CA0">
          <w:rPr>
            <w:webHidden/>
          </w:rPr>
          <w:fldChar w:fldCharType="separate"/>
        </w:r>
        <w:r w:rsidR="00BC2CA0">
          <w:rPr>
            <w:webHidden/>
          </w:rPr>
          <w:t>4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90" w:history="1">
        <w:r w:rsidR="00BC2CA0" w:rsidRPr="000C2C9D">
          <w:rPr>
            <w:rStyle w:val="Hyperlink"/>
          </w:rPr>
          <w:t>5.2</w:t>
        </w:r>
        <w:r w:rsidR="00BC2CA0">
          <w:rPr>
            <w:rFonts w:asciiTheme="minorHAnsi" w:eastAsiaTheme="minorEastAsia" w:hAnsiTheme="minorHAnsi" w:cstheme="minorBidi"/>
            <w:b w:val="0"/>
            <w:bCs w:val="0"/>
            <w:szCs w:val="22"/>
          </w:rPr>
          <w:tab/>
        </w:r>
        <w:r w:rsidR="00BC2CA0" w:rsidRPr="000C2C9D">
          <w:rPr>
            <w:rStyle w:val="Hyperlink"/>
          </w:rPr>
          <w:t>Future work</w:t>
        </w:r>
        <w:r w:rsidR="00BC2CA0">
          <w:rPr>
            <w:webHidden/>
          </w:rPr>
          <w:tab/>
        </w:r>
        <w:r w:rsidR="00BC2CA0">
          <w:rPr>
            <w:webHidden/>
          </w:rPr>
          <w:fldChar w:fldCharType="begin"/>
        </w:r>
        <w:r w:rsidR="00BC2CA0">
          <w:rPr>
            <w:webHidden/>
          </w:rPr>
          <w:instrText xml:space="preserve"> PAGEREF _Toc363506490 \h </w:instrText>
        </w:r>
        <w:r w:rsidR="00BC2CA0">
          <w:rPr>
            <w:webHidden/>
          </w:rPr>
        </w:r>
        <w:r w:rsidR="00BC2CA0">
          <w:rPr>
            <w:webHidden/>
          </w:rPr>
          <w:fldChar w:fldCharType="separate"/>
        </w:r>
        <w:r w:rsidR="00BC2CA0">
          <w:rPr>
            <w:webHidden/>
          </w:rPr>
          <w:t>43</w:t>
        </w:r>
        <w:r w:rsidR="00BC2CA0">
          <w:rPr>
            <w:webHidden/>
          </w:rPr>
          <w:fldChar w:fldCharType="end"/>
        </w:r>
      </w:hyperlink>
    </w:p>
    <w:p w:rsidR="00BC2CA0" w:rsidRDefault="006F516C">
      <w:pPr>
        <w:pStyle w:val="TOC2"/>
        <w:rPr>
          <w:rFonts w:asciiTheme="minorHAnsi" w:eastAsiaTheme="minorEastAsia" w:hAnsiTheme="minorHAnsi" w:cstheme="minorBidi"/>
          <w:b w:val="0"/>
          <w:bCs w:val="0"/>
          <w:szCs w:val="22"/>
        </w:rPr>
      </w:pPr>
      <w:hyperlink w:anchor="_Toc363506491" w:history="1">
        <w:r w:rsidR="00BC2CA0" w:rsidRPr="000C2C9D">
          <w:rPr>
            <w:rStyle w:val="Hyperlink"/>
          </w:rPr>
          <w:t>5.3</w:t>
        </w:r>
        <w:r w:rsidR="00BC2CA0">
          <w:rPr>
            <w:rFonts w:asciiTheme="minorHAnsi" w:eastAsiaTheme="minorEastAsia" w:hAnsiTheme="minorHAnsi" w:cstheme="minorBidi"/>
            <w:b w:val="0"/>
            <w:bCs w:val="0"/>
            <w:szCs w:val="22"/>
          </w:rPr>
          <w:tab/>
        </w:r>
        <w:r w:rsidR="00BC2CA0" w:rsidRPr="000C2C9D">
          <w:rPr>
            <w:rStyle w:val="Hyperlink"/>
          </w:rPr>
          <w:t>Critical Analysis</w:t>
        </w:r>
        <w:r w:rsidR="00BC2CA0">
          <w:rPr>
            <w:webHidden/>
          </w:rPr>
          <w:tab/>
        </w:r>
        <w:r w:rsidR="00BC2CA0">
          <w:rPr>
            <w:webHidden/>
          </w:rPr>
          <w:fldChar w:fldCharType="begin"/>
        </w:r>
        <w:r w:rsidR="00BC2CA0">
          <w:rPr>
            <w:webHidden/>
          </w:rPr>
          <w:instrText xml:space="preserve"> PAGEREF _Toc363506491 \h </w:instrText>
        </w:r>
        <w:r w:rsidR="00BC2CA0">
          <w:rPr>
            <w:webHidden/>
          </w:rPr>
        </w:r>
        <w:r w:rsidR="00BC2CA0">
          <w:rPr>
            <w:webHidden/>
          </w:rPr>
          <w:fldChar w:fldCharType="separate"/>
        </w:r>
        <w:r w:rsidR="00BC2CA0">
          <w:rPr>
            <w:webHidden/>
          </w:rPr>
          <w:t>45</w:t>
        </w:r>
        <w:r w:rsidR="00BC2CA0">
          <w:rPr>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2" w:history="1">
        <w:r w:rsidR="00BC2CA0" w:rsidRPr="000C2C9D">
          <w:rPr>
            <w:rStyle w:val="Hyperlink"/>
            <w:noProof/>
          </w:rPr>
          <w:t>6</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Biblography</w:t>
        </w:r>
        <w:r w:rsidR="00BC2CA0">
          <w:rPr>
            <w:noProof/>
            <w:webHidden/>
          </w:rPr>
          <w:tab/>
        </w:r>
        <w:r w:rsidR="00BC2CA0">
          <w:rPr>
            <w:noProof/>
            <w:webHidden/>
          </w:rPr>
          <w:fldChar w:fldCharType="begin"/>
        </w:r>
        <w:r w:rsidR="00BC2CA0">
          <w:rPr>
            <w:noProof/>
            <w:webHidden/>
          </w:rPr>
          <w:instrText xml:space="preserve"> PAGEREF _Toc363506492 \h </w:instrText>
        </w:r>
        <w:r w:rsidR="00BC2CA0">
          <w:rPr>
            <w:noProof/>
            <w:webHidden/>
          </w:rPr>
        </w:r>
        <w:r w:rsidR="00BC2CA0">
          <w:rPr>
            <w:noProof/>
            <w:webHidden/>
          </w:rPr>
          <w:fldChar w:fldCharType="separate"/>
        </w:r>
        <w:r w:rsidR="00BC2CA0">
          <w:rPr>
            <w:noProof/>
            <w:webHidden/>
          </w:rPr>
          <w:t>46</w:t>
        </w:r>
        <w:r w:rsidR="00BC2CA0">
          <w:rPr>
            <w:noProof/>
            <w:webHidden/>
          </w:rPr>
          <w:fldChar w:fldCharType="end"/>
        </w:r>
      </w:hyperlink>
    </w:p>
    <w:p w:rsidR="00BC2CA0" w:rsidRDefault="006F516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3" w:history="1">
        <w:r w:rsidR="00BC2CA0" w:rsidRPr="000C2C9D">
          <w:rPr>
            <w:rStyle w:val="Hyperlink"/>
            <w:noProof/>
          </w:rPr>
          <w:t>7</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Appendix</w:t>
        </w:r>
        <w:r w:rsidR="00BC2CA0">
          <w:rPr>
            <w:noProof/>
            <w:webHidden/>
          </w:rPr>
          <w:tab/>
        </w:r>
        <w:r w:rsidR="00BC2CA0">
          <w:rPr>
            <w:noProof/>
            <w:webHidden/>
          </w:rPr>
          <w:fldChar w:fldCharType="begin"/>
        </w:r>
        <w:r w:rsidR="00BC2CA0">
          <w:rPr>
            <w:noProof/>
            <w:webHidden/>
          </w:rPr>
          <w:instrText xml:space="preserve"> PAGEREF _Toc363506493 \h </w:instrText>
        </w:r>
        <w:r w:rsidR="00BC2CA0">
          <w:rPr>
            <w:noProof/>
            <w:webHidden/>
          </w:rPr>
        </w:r>
        <w:r w:rsidR="00BC2CA0">
          <w:rPr>
            <w:noProof/>
            <w:webHidden/>
          </w:rPr>
          <w:fldChar w:fldCharType="separate"/>
        </w:r>
        <w:r w:rsidR="00BC2CA0">
          <w:rPr>
            <w:noProof/>
            <w:webHidden/>
          </w:rPr>
          <w:t>47</w:t>
        </w:r>
        <w:r w:rsidR="00BC2CA0">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6F516C">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6F516C">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50647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A361FD"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50647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50647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F575AA">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50647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50647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50647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50647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F575AA">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rtNEAT.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50647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F575AA">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363482">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F575AA">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363482">
      <w:pPr>
        <w:pStyle w:val="Heading2"/>
      </w:pPr>
      <w:bookmarkStart w:id="63" w:name="_Toc352673012"/>
      <w:bookmarkStart w:id="64" w:name="_Toc363506478"/>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506479"/>
      <w:r>
        <w:lastRenderedPageBreak/>
        <w:t>Mono</w:t>
      </w:r>
      <w:bookmarkEnd w:id="66"/>
      <w:r w:rsidR="001B3533">
        <w:br w:type="page"/>
      </w:r>
    </w:p>
    <w:p w:rsidR="001B3533" w:rsidRDefault="001B3533" w:rsidP="00363482">
      <w:pPr>
        <w:pStyle w:val="Heading2"/>
      </w:pPr>
      <w:bookmarkStart w:id="67" w:name="_Toc352673014"/>
      <w:bookmarkStart w:id="68" w:name="_Toc363506480"/>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506481"/>
      <w:r>
        <w:lastRenderedPageBreak/>
        <w:t>Methodology</w:t>
      </w:r>
      <w:bookmarkEnd w:id="69"/>
    </w:p>
    <w:p w:rsidR="00581E4F" w:rsidRDefault="00581E4F" w:rsidP="00363482">
      <w:pPr>
        <w:pStyle w:val="Heading2"/>
      </w:pPr>
      <w:bookmarkStart w:id="70" w:name="_Toc363506482"/>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363482"/>
    <w:p w:rsidR="001B3533" w:rsidRDefault="004F434B" w:rsidP="004F434B">
      <w:pPr>
        <w:pStyle w:val="Heading2"/>
        <w:numPr>
          <w:ilvl w:val="0"/>
          <w:numId w:val="0"/>
        </w:numPr>
      </w:pPr>
      <w:r w:rsidRPr="004F434B">
        <w:t xml:space="preserve"> </w:t>
      </w:r>
      <w:bookmarkStart w:id="71" w:name="_Toc363506483"/>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w:t>
      </w:r>
      <w:r>
        <w:lastRenderedPageBreak/>
        <w:t xml:space="preserve">gives the author something to fall back on if the end product cannot be done. This was a concern for this project as no other projects like this was found. </w:t>
      </w:r>
    </w:p>
    <w:p w:rsidR="00147EC3" w:rsidRDefault="00B4549A" w:rsidP="00363482">
      <w:r>
        <w:t xml:space="preserve">This allows the larger product to be split into smaller simpler pieces that are built up until they are the final product. </w:t>
      </w:r>
    </w:p>
    <w:p w:rsidR="003D18F2" w:rsidRDefault="003D18F2"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F575AA">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r>
        <w:t xml:space="preserve">Figure </w:t>
      </w:r>
      <w:fldSimple w:instr=" SEQ Figure \* ARABIC ">
        <w:r w:rsidR="00F575AA">
          <w:rPr>
            <w:noProof/>
          </w:rPr>
          <w:t>6</w:t>
        </w:r>
      </w:fldSimple>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F575AA">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sidR="00F575AA">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8753FC" w:rsidP="00363482"/>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p>
    <w:p w:rsidR="008753FC" w:rsidRDefault="008753FC" w:rsidP="0036348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lastRenderedPageBreak/>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F575AA">
          <w:rPr>
            <w:noProof/>
          </w:rPr>
          <w:t>9</w:t>
        </w:r>
      </w:fldSimple>
      <w:r>
        <w:t xml:space="preserve"> Prototype 3 that features a wander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This prototype is aimed to show the capabilities of the interface. Having not only it connecting to the game engine, but also having it connect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r w:rsidR="00B03AC2">
        <w:t>a certain</w:t>
      </w:r>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F575AA">
          <w:rPr>
            <w:noProof/>
          </w:rPr>
          <w:t>10</w:t>
        </w:r>
      </w:fldSimple>
      <w:r>
        <w:t xml:space="preserve"> Overview of the system</w:t>
      </w:r>
      <w:bookmarkEnd w:id="77"/>
    </w:p>
    <w:p w:rsidR="00291BF4" w:rsidRPr="00291BF4" w:rsidRDefault="00291BF4" w:rsidP="00363482">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r>
        <w:t xml:space="preserve">A simple feedforward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7D236FE4" wp14:editId="53887C9B">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F575AA">
          <w:rPr>
            <w:noProof/>
          </w:rPr>
          <w:t>11</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run,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5AAD658D" wp14:editId="491DC5C3">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79" w:name="_Toc363506505"/>
      <w:r>
        <w:t xml:space="preserve">Figure </w:t>
      </w:r>
      <w:fldSimple w:instr=" SEQ Figure \* ARABIC ">
        <w:r w:rsidR="00F575AA">
          <w:rPr>
            <w:noProof/>
          </w:rPr>
          <w:t>12</w:t>
        </w:r>
      </w:fldSimple>
      <w:r>
        <w:t xml:space="preserve">  The new ANN architecture</w:t>
      </w:r>
      <w:bookmarkEnd w:id="79"/>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594BCC1F" wp14:editId="4BE29C86">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F575AA">
          <w:rPr>
            <w:noProof/>
          </w:rPr>
          <w:t>13</w:t>
        </w:r>
      </w:fldSimple>
      <w:r>
        <w:t xml:space="preserve"> New NN architecture</w:t>
      </w:r>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E6DE3" w:rsidRDefault="00F575AA" w:rsidP="00F575AA">
      <w:pPr>
        <w:pStyle w:val="Caption"/>
      </w:pPr>
      <w:r>
        <w:t xml:space="preserve">Figure </w:t>
      </w:r>
      <w:fldSimple w:instr=" SEQ Figure \* ARABIC ">
        <w:r>
          <w:rPr>
            <w:noProof/>
          </w:rPr>
          <w:t>14</w:t>
        </w:r>
      </w:fldSimple>
      <w:r>
        <w:t xml:space="preserve"> The single raycast bot on the left side. Showing the single ray being cast directly in front of itself. The bot on the right hand side shows the original single raycast, as well as the new rays that are being fired from 45 degrees from the original raycast. </w:t>
      </w:r>
      <w:r w:rsidR="006E6DE3">
        <w:br w:type="page"/>
      </w:r>
    </w:p>
    <w:p w:rsidR="00FF6DAD" w:rsidRDefault="00FF6DAD" w:rsidP="00363482">
      <w:pPr>
        <w:pStyle w:val="Heading3"/>
      </w:pPr>
      <w:r>
        <w:lastRenderedPageBreak/>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data,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t xml:space="preserve">The first issue with this prototype was the bot moving, even after slowing the wandering bot to a snail’s pace the ANN was still getting poor results. Therefore in </w:t>
      </w:r>
      <w:r>
        <w:lastRenderedPageBreak/>
        <w:t xml:space="preserve">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E85FD8" w:rsidRDefault="00152FC5" w:rsidP="00363482">
      <w:pPr>
        <w:spacing w:after="200" w:line="276" w:lineRule="auto"/>
        <w:rPr>
          <w:rFonts w:cs="Arial"/>
          <w:iCs/>
          <w:kern w:val="32"/>
          <w:szCs w:val="28"/>
        </w:rPr>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3D18F2" w:rsidRPr="00B24D9D" w:rsidRDefault="004F434B" w:rsidP="000E2A49">
      <w:pPr>
        <w:pStyle w:val="Heading4"/>
      </w:pPr>
      <w:r>
        <w:t>Evaluation</w:t>
      </w:r>
      <w:r w:rsidR="003D18F2">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0" w:name="_Toc363506484"/>
      <w:r>
        <w:lastRenderedPageBreak/>
        <w:t>Tutorial</w:t>
      </w:r>
      <w:bookmarkEnd w:id="80"/>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5C5909" w:rsidRDefault="005C5909" w:rsidP="00363482">
      <w:pPr>
        <w:pStyle w:val="Heading1"/>
      </w:pPr>
      <w:bookmarkStart w:id="81" w:name="_Toc363506485"/>
      <w:r>
        <w:lastRenderedPageBreak/>
        <w:t>Discussion</w:t>
      </w:r>
      <w:bookmarkEnd w:id="81"/>
    </w:p>
    <w:p w:rsidR="00E94EEA" w:rsidRDefault="00E94EEA" w:rsidP="00363482"/>
    <w:p w:rsidR="008E32FA" w:rsidRDefault="00E94EEA" w:rsidP="004F434B">
      <w:pPr>
        <w:pStyle w:val="Heading2"/>
      </w:pPr>
      <w:bookmarkStart w:id="82" w:name="_Toc363506486"/>
      <w:r>
        <w:t>Differences</w:t>
      </w:r>
      <w:bookmarkEnd w:id="82"/>
    </w:p>
    <w:p w:rsidR="008E32FA" w:rsidRPr="008E32FA" w:rsidRDefault="008E32FA" w:rsidP="00363482">
      <w:pPr>
        <w:pStyle w:val="Heading3"/>
      </w:pPr>
      <w:r>
        <w:t>Built in Code Vs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WCF vs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w:t>
      </w:r>
      <w:r>
        <w:lastRenderedPageBreak/>
        <w:t xml:space="preserve">approaches. WCF not working only became apparent during the creation of this prototype. </w:t>
      </w:r>
    </w:p>
    <w:p w:rsidR="004F434B" w:rsidRPr="00147EC3" w:rsidRDefault="004F434B" w:rsidP="004F434B">
      <w:r>
        <w:t>Overall this prototype achieved what it aimed to be, it establishes a connection to the server, aka the interface, and then deals with its returned data. The interface was very straightforward in development in that this is a simple function, the only challenge was setting up the server and learning how to generate necessary files.</w:t>
      </w:r>
    </w:p>
    <w:p w:rsidR="001571B9" w:rsidRDefault="001571B9" w:rsidP="00363482"/>
    <w:p w:rsidR="008E32FA" w:rsidRDefault="001571B9" w:rsidP="004F434B">
      <w:pPr>
        <w:pStyle w:val="Heading2"/>
      </w:pPr>
      <w:bookmarkStart w:id="83" w:name="_Toc363506487"/>
      <w:r>
        <w:t xml:space="preserve">Evaluation of </w:t>
      </w:r>
      <w:bookmarkEnd w:id="83"/>
      <w:r w:rsidR="00D125CC">
        <w:t>Generalness</w:t>
      </w:r>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their own features that they want the tool can grow and become widespread. </w:t>
      </w:r>
    </w:p>
    <w:p w:rsidR="005D29FC" w:rsidRDefault="005D29FC" w:rsidP="009A6DEA"/>
    <w:p w:rsidR="009A6DEA" w:rsidRDefault="009A6DEA" w:rsidP="009A6DEA">
      <w:pPr>
        <w:pStyle w:val="Heading2"/>
      </w:pPr>
      <w:r>
        <w:lastRenderedPageBreak/>
        <w:t>Saving the ANN bot</w:t>
      </w:r>
    </w:p>
    <w:p w:rsidR="0050779F" w:rsidRDefault="0050779F" w:rsidP="00697467">
      <w:r>
        <w:t>One key feature that would have been a great advantage in this project would have been to ability to save the best ANN after training and load it back</w:t>
      </w:r>
      <w:r w:rsidR="006F516C">
        <w:t xml:space="preserve"> in when restarting 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w:t>
      </w:r>
      <w:r w:rsidR="00F35588">
        <w:t xml:space="preserve">serialiser.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9C3808" w:rsidP="00D92230">
      <w:pPr>
        <w:pStyle w:val="Heading2"/>
      </w:pPr>
      <w:r>
        <w:t>Documentation</w:t>
      </w:r>
    </w:p>
    <w:p w:rsidR="007B573C" w:rsidRDefault="009C3808" w:rsidP="007B573C">
      <w:r>
        <w:t xml:space="preserve">Documentation was written inside the servers code. </w:t>
      </w:r>
    </w:p>
    <w:p w:rsidR="009C3808" w:rsidRDefault="009C3808" w:rsidP="007B573C">
      <w:r>
        <w:t xml:space="preserve">A better approach would have been to create a document that details all the interfaces functionality. But this would have taken a lot of time to write. </w:t>
      </w:r>
    </w:p>
    <w:p w:rsidR="009C3808" w:rsidRPr="007B573C" w:rsidRDefault="009C3808" w:rsidP="007B573C">
      <w:r>
        <w:t>Using ASMX it provides the developer with a basic API. If the developer was to start the server then directed a browser to that</w:t>
      </w:r>
      <w:r w:rsidR="002B58E4">
        <w:t xml:space="preserve"> address they would find a basic overview of all the functions that the interface provides. </w:t>
      </w:r>
      <w:r w:rsidR="00830C9A">
        <w:t xml:space="preserve">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w:t>
      </w:r>
      <w:r w:rsidR="00830C9A">
        <w:lastRenderedPageBreak/>
        <w:t xml:space="preserve">the compiler error(s). This is not ideal as the user might need the API to fix the compiler errors. </w:t>
      </w:r>
      <w:bookmarkStart w:id="84" w:name="_GoBack"/>
      <w:bookmarkEnd w:id="84"/>
      <w:r>
        <w:t xml:space="preserve"> </w:t>
      </w:r>
    </w:p>
    <w:p w:rsidR="00CA6909" w:rsidRPr="00CA6909" w:rsidRDefault="00CA6909" w:rsidP="00CA6909">
      <w:pPr>
        <w:pStyle w:val="Heading2"/>
      </w:pPr>
      <w:r>
        <w:t>Other Uses</w:t>
      </w:r>
    </w:p>
    <w:p w:rsidR="00D92230" w:rsidRPr="00D92230" w:rsidRDefault="007B573C" w:rsidP="00D92230">
      <w:r>
        <w:t xml:space="preserve">One thing that became apparent during development was the wide range of different uses that this can be used for in games. The key one was the ability to have a store inside the game. While this is nothing new in games, </w:t>
      </w:r>
    </w:p>
    <w:p w:rsidR="005C5909" w:rsidRDefault="00346677" w:rsidP="00363482">
      <w:pPr>
        <w:pStyle w:val="Heading1"/>
      </w:pPr>
      <w:bookmarkStart w:id="85" w:name="_Toc363506488"/>
      <w:r>
        <w:lastRenderedPageBreak/>
        <w:t>Conclusion</w:t>
      </w:r>
      <w:bookmarkEnd w:id="85"/>
    </w:p>
    <w:p w:rsidR="00840DE4" w:rsidRDefault="00840DE4" w:rsidP="00363482">
      <w:pPr>
        <w:pStyle w:val="Heading2"/>
      </w:pPr>
      <w:bookmarkStart w:id="86" w:name="_Toc363506489"/>
      <w:r>
        <w:t>Overview</w:t>
      </w:r>
      <w:bookmarkEnd w:id="86"/>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bookmarkStart w:id="87" w:name="_Toc363506490"/>
      <w:r>
        <w:br w:type="page"/>
      </w:r>
    </w:p>
    <w:p w:rsidR="006917F9" w:rsidRDefault="000076AE" w:rsidP="00363482">
      <w:pPr>
        <w:pStyle w:val="Heading2"/>
      </w:pPr>
      <w:r>
        <w:lastRenderedPageBreak/>
        <w:t>F</w:t>
      </w:r>
      <w:r w:rsidR="006917F9">
        <w:t>uture work</w:t>
      </w:r>
      <w:bookmarkEnd w:id="87"/>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962CE2" w:rsidRDefault="00962CE2" w:rsidP="00363482">
      <w:pPr>
        <w:pStyle w:val="Heading2"/>
      </w:pPr>
      <w:bookmarkStart w:id="88" w:name="_Toc363506491"/>
      <w:r>
        <w:lastRenderedPageBreak/>
        <w:t>Critical Analysis</w:t>
      </w:r>
      <w:bookmarkEnd w:id="88"/>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3B48E8" w:rsidRDefault="00962CE2" w:rsidP="003B48E8">
      <w:r>
        <w:t xml:space="preserve"> </w:t>
      </w:r>
      <w:r w:rsidR="00697467">
        <w:t xml:space="preserve">One feature that would have been a great improvement over the end product would have been the ability to save the ANN bot after training. Currently the ANN will run as many times as stated in the GA. When this ends though the best bot in the entire population is selected to run again. This will bot will run until the user stops the process. </w:t>
      </w:r>
      <w:r w:rsidR="00535C60">
        <w:t xml:space="preserve">Having the ability to skip the training process and just get the best from previous trainings, would have </w:t>
      </w:r>
      <w:r w:rsidR="00F42521">
        <w:t xml:space="preserve">been a great advantage. </w:t>
      </w:r>
      <w:r w:rsidR="00D92230">
        <w:t>Achieved what it set out to be</w:t>
      </w:r>
      <w:r w:rsidR="003B48E8" w:rsidRPr="003B48E8">
        <w:t xml:space="preserve"> </w:t>
      </w:r>
    </w:p>
    <w:p w:rsidR="003B48E8" w:rsidRDefault="003B48E8" w:rsidP="003B48E8">
      <w:pPr>
        <w:spacing w:after="200" w:line="276" w:lineRule="auto"/>
      </w:pPr>
      <w:r>
        <w:t>The Good</w:t>
      </w:r>
    </w:p>
    <w:p w:rsidR="00D92230" w:rsidRDefault="00D92230" w:rsidP="003B48E8"/>
    <w:p w:rsidR="00D92230" w:rsidRDefault="00D92230" w:rsidP="00D92230">
      <w:pPr>
        <w:pStyle w:val="ListParagraph"/>
        <w:numPr>
          <w:ilvl w:val="0"/>
          <w:numId w:val="9"/>
        </w:numPr>
        <w:spacing w:line="276" w:lineRule="auto"/>
      </w:pPr>
      <w:r>
        <w:t>Delay</w:t>
      </w:r>
    </w:p>
    <w:p w:rsidR="00D92230" w:rsidRDefault="00D92230" w:rsidP="00D92230">
      <w:pPr>
        <w:pStyle w:val="ListParagraph"/>
        <w:numPr>
          <w:ilvl w:val="0"/>
          <w:numId w:val="9"/>
        </w:numPr>
        <w:spacing w:line="276" w:lineRule="auto"/>
      </w:pPr>
      <w:r>
        <w:t>Documented</w:t>
      </w:r>
    </w:p>
    <w:p w:rsidR="00D92230" w:rsidRDefault="00D92230" w:rsidP="00D92230">
      <w:pPr>
        <w:pStyle w:val="ListParagraph"/>
        <w:numPr>
          <w:ilvl w:val="0"/>
          <w:numId w:val="9"/>
        </w:numPr>
        <w:spacing w:line="276" w:lineRule="auto"/>
      </w:pPr>
      <w:r>
        <w:t>Tutorial</w:t>
      </w:r>
    </w:p>
    <w:p w:rsidR="00D92230" w:rsidRDefault="00D92230" w:rsidP="00D92230">
      <w:pPr>
        <w:pStyle w:val="ListParagraph"/>
        <w:numPr>
          <w:ilvl w:val="0"/>
          <w:numId w:val="9"/>
        </w:numPr>
        <w:spacing w:line="276" w:lineRule="auto"/>
      </w:pPr>
      <w:r>
        <w:t>30 frames per second</w:t>
      </w:r>
    </w:p>
    <w:p w:rsidR="00D92230" w:rsidRDefault="00D92230" w:rsidP="00D92230">
      <w:pPr>
        <w:pStyle w:val="ListParagraph"/>
        <w:numPr>
          <w:ilvl w:val="0"/>
          <w:numId w:val="9"/>
        </w:numPr>
        <w:spacing w:line="276" w:lineRule="auto"/>
      </w:pPr>
      <w:r>
        <w:t>NN trained</w:t>
      </w:r>
    </w:p>
    <w:p w:rsidR="00D92230" w:rsidRDefault="00D92230" w:rsidP="00363482">
      <w:pPr>
        <w:spacing w:after="200" w:line="276" w:lineRule="auto"/>
      </w:pPr>
    </w:p>
    <w:p w:rsidR="00D92230" w:rsidRDefault="00D92230" w:rsidP="00363482">
      <w:pPr>
        <w:spacing w:after="200" w:line="276" w:lineRule="auto"/>
      </w:pPr>
    </w:p>
    <w:p w:rsidR="00D92230" w:rsidRDefault="00D92230" w:rsidP="00363482">
      <w:pPr>
        <w:spacing w:after="200" w:line="276" w:lineRule="auto"/>
      </w:pPr>
      <w:r>
        <w:t>The Bad</w:t>
      </w:r>
    </w:p>
    <w:p w:rsidR="00D92230" w:rsidRDefault="00D92230" w:rsidP="00D92230">
      <w:pPr>
        <w:pStyle w:val="ListParagraph"/>
        <w:numPr>
          <w:ilvl w:val="0"/>
          <w:numId w:val="12"/>
        </w:numPr>
      </w:pPr>
      <w:r>
        <w:t>No second server</w:t>
      </w:r>
    </w:p>
    <w:p w:rsidR="00D92230" w:rsidRDefault="00D92230" w:rsidP="00D92230">
      <w:pPr>
        <w:pStyle w:val="ListParagraph"/>
        <w:numPr>
          <w:ilvl w:val="0"/>
          <w:numId w:val="12"/>
        </w:numPr>
      </w:pPr>
      <w:r>
        <w:t>Loading in the ANN</w:t>
      </w:r>
    </w:p>
    <w:p w:rsidR="00D92230" w:rsidRDefault="00D92230" w:rsidP="00D92230">
      <w:pPr>
        <w:pStyle w:val="ListParagraph"/>
        <w:numPr>
          <w:ilvl w:val="0"/>
          <w:numId w:val="12"/>
        </w:numPr>
      </w:pPr>
      <w:r>
        <w:t>Lack of features</w:t>
      </w:r>
    </w:p>
    <w:p w:rsidR="00D92230" w:rsidRDefault="00D92230" w:rsidP="00D92230">
      <w:pPr>
        <w:pStyle w:val="ListParagraph"/>
        <w:numPr>
          <w:ilvl w:val="0"/>
          <w:numId w:val="12"/>
        </w:numPr>
      </w:pPr>
      <w:r>
        <w:t>List of things to do before you start – server start up.</w:t>
      </w:r>
    </w:p>
    <w:p w:rsidR="00D92230" w:rsidRDefault="00D92230" w:rsidP="00D92230">
      <w:pPr>
        <w:spacing w:line="276" w:lineRule="auto"/>
      </w:pPr>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r w:rsidR="00047873">
        <w:t>Starting from simply establishi</w:t>
      </w:r>
      <w:r w:rsidR="00FD56DC">
        <w:t xml:space="preserve">ng a connection, to calling a function on the server every update, to finally not only running a neural network but training </w:t>
      </w:r>
      <w:r w:rsidR="00037415">
        <w:t xml:space="preserve">it from scratch.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Knowing the amount of time needed is key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w:t>
      </w:r>
      <w:r w:rsidR="003B48E8">
        <w:lastRenderedPageBreak/>
        <w:t xml:space="preserve">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3A0F69" w:rsidRDefault="00035997" w:rsidP="00D92230">
      <w:pPr>
        <w:spacing w:line="276" w:lineRule="auto"/>
      </w:pPr>
      <w:r>
        <w:t xml:space="preserve">The tutorial shown in the appendix below shows that the author has made an effort to show other developers how this tool works and the basics on how to use it. </w:t>
      </w:r>
      <w:r w:rsidR="0096438C">
        <w:t>The tutorial guides the user from scratch, some p</w:t>
      </w:r>
      <w:r w:rsidR="00D504A2">
        <w:t xml:space="preserve">rogramming knowledge is needed. The tutorial project also hosts some basic outline code, the rest requires the </w:t>
      </w:r>
      <w:r w:rsidR="00C0329A">
        <w:t xml:space="preserve">reader to write some code themselves. If they are stuck they can </w:t>
      </w:r>
      <w:r w:rsidR="003A0F69">
        <w:t>look at the solutions provided in the bottom of the document.</w:t>
      </w:r>
    </w:p>
    <w:p w:rsidR="003A0F69" w:rsidRDefault="003A0F69" w:rsidP="00D92230">
      <w:pPr>
        <w:spacing w:line="276" w:lineRule="auto"/>
      </w:pPr>
    </w:p>
    <w:p w:rsidR="003A0F69" w:rsidRDefault="003A0F69" w:rsidP="00D92230">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w:t>
      </w:r>
      <w:r w:rsidR="006E7BBE">
        <w:t xml:space="preserve"> Therefore while the lack of features is a drawback, there was never going to be a large amount of features from the start. </w:t>
      </w:r>
      <w:r w:rsidR="008551FE">
        <w:t>More features will come from the outside developers if they choose to implement them.</w:t>
      </w:r>
    </w:p>
    <w:p w:rsidR="00CA6909" w:rsidRDefault="00CA6909" w:rsidP="00D92230">
      <w:pPr>
        <w:spacing w:line="276" w:lineRule="auto"/>
      </w:pPr>
      <w:r>
        <w:t>The tool manages to keep a full 30 frames per second rate during run time. This was a cause for concern from the start of the project, whether or not that the interf</w:t>
      </w:r>
      <w:r w:rsidR="00FA46C3">
        <w:t xml:space="preserve">ace will be able to handle this. But it achieves this for all tutorials, even the ANN prototype. There is a little jittering occasionally during runtime, this is due to slight lag in the system. This only happens when the prototype first runs or when the machine running the tool has a lot of tasks processing. </w:t>
      </w:r>
    </w:p>
    <w:p w:rsidR="005A0531" w:rsidRDefault="005A0531" w:rsidP="00D92230">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w:t>
      </w:r>
      <w:r w:rsidR="00E3090D">
        <w:t xml:space="preserve">During development this was a cause of great frustration. A solution was to try and create an executable file that would start up the server, from whatever directory that the file was in. This was not achieved due to the authors knowledge of creating executable that contain mono command line code. </w:t>
      </w:r>
    </w:p>
    <w:p w:rsidR="00FA1F4C" w:rsidRDefault="00FA1F4C" w:rsidP="00D92230">
      <w:pPr>
        <w:spacing w:line="276" w:lineRule="auto"/>
      </w:pPr>
      <w:r>
        <w:t xml:space="preserve">The greatest achievement of this project other than the interface was the ANN. </w:t>
      </w:r>
      <w:r w:rsidR="00A07B44">
        <w:t xml:space="preserve">Using the same network it achieved two different behaviours, a competitive one and a cooperative one. This shows the flexibility of the neural network. </w:t>
      </w:r>
      <w:r w:rsidR="00B77EFA">
        <w:t xml:space="preserve">While there are </w:t>
      </w:r>
      <w:r w:rsidR="00B77EFA">
        <w:lastRenderedPageBreak/>
        <w:t xml:space="preserve">many improvements </w:t>
      </w:r>
      <w:r w:rsidR="00495C5A">
        <w:t xml:space="preserve">that can be done to the ANN, for this project that was showing that it can be done they are not really a priority. </w:t>
      </w:r>
    </w:p>
    <w:p w:rsidR="001A4432" w:rsidRDefault="001A4432" w:rsidP="00D92230">
      <w:pPr>
        <w:spacing w:line="276" w:lineRule="auto"/>
      </w:pPr>
    </w:p>
    <w:p w:rsidR="00D500A1" w:rsidRDefault="001A4432" w:rsidP="001A4432">
      <w:pPr>
        <w:pStyle w:val="Heading3"/>
      </w:pPr>
      <w:r>
        <w:t>Overall</w:t>
      </w:r>
      <w:r w:rsidR="00D500A1">
        <w:br w:type="page"/>
      </w:r>
    </w:p>
    <w:p w:rsidR="00962CE2" w:rsidRDefault="00D500A1" w:rsidP="00363482">
      <w:pPr>
        <w:pStyle w:val="Heading1"/>
      </w:pPr>
      <w:bookmarkStart w:id="89" w:name="_Toc363506492"/>
      <w:r>
        <w:lastRenderedPageBreak/>
        <w:t>Biblography</w:t>
      </w:r>
      <w:bookmarkEnd w:id="89"/>
    </w:p>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0" w:name="_Toc363506493"/>
      <w:r>
        <w:lastRenderedPageBreak/>
        <w:t>Appendix</w:t>
      </w:r>
      <w:bookmarkEnd w:id="90"/>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107F" w:rsidRDefault="00A2107F" w:rsidP="006F516C">
      <w:pPr>
        <w:spacing w:after="0" w:line="240" w:lineRule="auto"/>
      </w:pPr>
      <w:r>
        <w:separator/>
      </w:r>
    </w:p>
  </w:endnote>
  <w:endnote w:type="continuationSeparator" w:id="0">
    <w:p w:rsidR="00A2107F" w:rsidRDefault="00A2107F"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107F" w:rsidRDefault="00A2107F" w:rsidP="006F516C">
      <w:pPr>
        <w:spacing w:after="0" w:line="240" w:lineRule="auto"/>
      </w:pPr>
      <w:r>
        <w:separator/>
      </w:r>
    </w:p>
  </w:footnote>
  <w:footnote w:type="continuationSeparator" w:id="0">
    <w:p w:rsidR="00A2107F" w:rsidRDefault="00A2107F"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668"/>
    <w:rsid w:val="000F6CF7"/>
    <w:rsid w:val="00133DA9"/>
    <w:rsid w:val="00135E80"/>
    <w:rsid w:val="00136A16"/>
    <w:rsid w:val="00147EC3"/>
    <w:rsid w:val="00152FC5"/>
    <w:rsid w:val="001571B9"/>
    <w:rsid w:val="00163708"/>
    <w:rsid w:val="00164ED1"/>
    <w:rsid w:val="001661F5"/>
    <w:rsid w:val="001A4432"/>
    <w:rsid w:val="001A660D"/>
    <w:rsid w:val="001A6BA7"/>
    <w:rsid w:val="001A7AE5"/>
    <w:rsid w:val="001B3533"/>
    <w:rsid w:val="001B4F62"/>
    <w:rsid w:val="001B7357"/>
    <w:rsid w:val="001C0AF0"/>
    <w:rsid w:val="001C212C"/>
    <w:rsid w:val="001D0A15"/>
    <w:rsid w:val="001E20D6"/>
    <w:rsid w:val="001E36DE"/>
    <w:rsid w:val="001E3A08"/>
    <w:rsid w:val="001E6376"/>
    <w:rsid w:val="001F2503"/>
    <w:rsid w:val="00203283"/>
    <w:rsid w:val="002157EE"/>
    <w:rsid w:val="00216496"/>
    <w:rsid w:val="00232EA1"/>
    <w:rsid w:val="00233A96"/>
    <w:rsid w:val="0028571F"/>
    <w:rsid w:val="00291BF4"/>
    <w:rsid w:val="002B53B5"/>
    <w:rsid w:val="002B58E4"/>
    <w:rsid w:val="002C2F6F"/>
    <w:rsid w:val="002D0DC3"/>
    <w:rsid w:val="002E1C61"/>
    <w:rsid w:val="002E2373"/>
    <w:rsid w:val="002E5D5C"/>
    <w:rsid w:val="002E7308"/>
    <w:rsid w:val="002F0033"/>
    <w:rsid w:val="003036A6"/>
    <w:rsid w:val="003042F9"/>
    <w:rsid w:val="00310079"/>
    <w:rsid w:val="00323A72"/>
    <w:rsid w:val="00326E56"/>
    <w:rsid w:val="00330134"/>
    <w:rsid w:val="003402E7"/>
    <w:rsid w:val="0034283F"/>
    <w:rsid w:val="003441DD"/>
    <w:rsid w:val="00346677"/>
    <w:rsid w:val="00362FCF"/>
    <w:rsid w:val="00363482"/>
    <w:rsid w:val="00374B95"/>
    <w:rsid w:val="00390ADE"/>
    <w:rsid w:val="003A0073"/>
    <w:rsid w:val="003A0F69"/>
    <w:rsid w:val="003A1F9D"/>
    <w:rsid w:val="003B48E8"/>
    <w:rsid w:val="003C435F"/>
    <w:rsid w:val="003C4B25"/>
    <w:rsid w:val="003C71C0"/>
    <w:rsid w:val="003D18F2"/>
    <w:rsid w:val="003D1CB4"/>
    <w:rsid w:val="003E4B13"/>
    <w:rsid w:val="003E6C23"/>
    <w:rsid w:val="003E751D"/>
    <w:rsid w:val="003F1DC4"/>
    <w:rsid w:val="00406B42"/>
    <w:rsid w:val="00411F86"/>
    <w:rsid w:val="00420C77"/>
    <w:rsid w:val="00426129"/>
    <w:rsid w:val="004263FF"/>
    <w:rsid w:val="00431CFC"/>
    <w:rsid w:val="00437D6E"/>
    <w:rsid w:val="0045112F"/>
    <w:rsid w:val="00471EB1"/>
    <w:rsid w:val="0048030F"/>
    <w:rsid w:val="00485178"/>
    <w:rsid w:val="00495C5A"/>
    <w:rsid w:val="004B6EC8"/>
    <w:rsid w:val="004B7131"/>
    <w:rsid w:val="004C3FD1"/>
    <w:rsid w:val="004C5682"/>
    <w:rsid w:val="004F19A6"/>
    <w:rsid w:val="004F365F"/>
    <w:rsid w:val="004F434B"/>
    <w:rsid w:val="0050779F"/>
    <w:rsid w:val="005137B1"/>
    <w:rsid w:val="00515AF1"/>
    <w:rsid w:val="005179B1"/>
    <w:rsid w:val="00524351"/>
    <w:rsid w:val="0052491B"/>
    <w:rsid w:val="00524B3F"/>
    <w:rsid w:val="00535C60"/>
    <w:rsid w:val="00551D54"/>
    <w:rsid w:val="00552A14"/>
    <w:rsid w:val="00581E4F"/>
    <w:rsid w:val="00583944"/>
    <w:rsid w:val="0059070D"/>
    <w:rsid w:val="005A0531"/>
    <w:rsid w:val="005C5909"/>
    <w:rsid w:val="005D29FC"/>
    <w:rsid w:val="005E0962"/>
    <w:rsid w:val="005F65A9"/>
    <w:rsid w:val="00603545"/>
    <w:rsid w:val="00610E38"/>
    <w:rsid w:val="00621F35"/>
    <w:rsid w:val="00632011"/>
    <w:rsid w:val="00634514"/>
    <w:rsid w:val="00651D61"/>
    <w:rsid w:val="00652D7C"/>
    <w:rsid w:val="006576A9"/>
    <w:rsid w:val="006634D3"/>
    <w:rsid w:val="00685ADB"/>
    <w:rsid w:val="006917F9"/>
    <w:rsid w:val="00697467"/>
    <w:rsid w:val="006A39EC"/>
    <w:rsid w:val="006A5BAC"/>
    <w:rsid w:val="006B3EB4"/>
    <w:rsid w:val="006B4C55"/>
    <w:rsid w:val="006B4DDB"/>
    <w:rsid w:val="006B7D5F"/>
    <w:rsid w:val="006C0989"/>
    <w:rsid w:val="006E6DE3"/>
    <w:rsid w:val="006E7BBE"/>
    <w:rsid w:val="006F2C0C"/>
    <w:rsid w:val="006F40F7"/>
    <w:rsid w:val="006F516C"/>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B573C"/>
    <w:rsid w:val="007C0C63"/>
    <w:rsid w:val="007C10E0"/>
    <w:rsid w:val="007C2835"/>
    <w:rsid w:val="007D0294"/>
    <w:rsid w:val="007E6FEF"/>
    <w:rsid w:val="007F6FC5"/>
    <w:rsid w:val="00830C9A"/>
    <w:rsid w:val="00832353"/>
    <w:rsid w:val="00840DE4"/>
    <w:rsid w:val="00844B1A"/>
    <w:rsid w:val="008551FE"/>
    <w:rsid w:val="00862380"/>
    <w:rsid w:val="008753FC"/>
    <w:rsid w:val="00876B70"/>
    <w:rsid w:val="00880EC6"/>
    <w:rsid w:val="00885BAB"/>
    <w:rsid w:val="00886FD2"/>
    <w:rsid w:val="0089533A"/>
    <w:rsid w:val="00895C2B"/>
    <w:rsid w:val="008971E2"/>
    <w:rsid w:val="008A72DD"/>
    <w:rsid w:val="008B7CB5"/>
    <w:rsid w:val="008C0ABF"/>
    <w:rsid w:val="008C13B2"/>
    <w:rsid w:val="008C146B"/>
    <w:rsid w:val="008D3865"/>
    <w:rsid w:val="008D6182"/>
    <w:rsid w:val="008E32FA"/>
    <w:rsid w:val="009050CA"/>
    <w:rsid w:val="00907D52"/>
    <w:rsid w:val="00917992"/>
    <w:rsid w:val="009239B4"/>
    <w:rsid w:val="009415F8"/>
    <w:rsid w:val="00946875"/>
    <w:rsid w:val="00946E42"/>
    <w:rsid w:val="00951006"/>
    <w:rsid w:val="009521A2"/>
    <w:rsid w:val="00954CDC"/>
    <w:rsid w:val="00957984"/>
    <w:rsid w:val="00962CE2"/>
    <w:rsid w:val="0096438C"/>
    <w:rsid w:val="00966A3D"/>
    <w:rsid w:val="00983126"/>
    <w:rsid w:val="009926B4"/>
    <w:rsid w:val="009A2B1F"/>
    <w:rsid w:val="009A6DEA"/>
    <w:rsid w:val="009B34DB"/>
    <w:rsid w:val="009B432D"/>
    <w:rsid w:val="009C3808"/>
    <w:rsid w:val="009D3BAF"/>
    <w:rsid w:val="009E3943"/>
    <w:rsid w:val="009E3C7C"/>
    <w:rsid w:val="009F1D01"/>
    <w:rsid w:val="009F29DE"/>
    <w:rsid w:val="00A07B44"/>
    <w:rsid w:val="00A2107F"/>
    <w:rsid w:val="00A233E5"/>
    <w:rsid w:val="00A25F58"/>
    <w:rsid w:val="00A34EA3"/>
    <w:rsid w:val="00A34FD9"/>
    <w:rsid w:val="00A361FD"/>
    <w:rsid w:val="00A36CAA"/>
    <w:rsid w:val="00A405A3"/>
    <w:rsid w:val="00A4117B"/>
    <w:rsid w:val="00A4745A"/>
    <w:rsid w:val="00A508D5"/>
    <w:rsid w:val="00A53746"/>
    <w:rsid w:val="00A57FD2"/>
    <w:rsid w:val="00A6393B"/>
    <w:rsid w:val="00A701EE"/>
    <w:rsid w:val="00A7451B"/>
    <w:rsid w:val="00A77EDE"/>
    <w:rsid w:val="00A85C71"/>
    <w:rsid w:val="00A93A81"/>
    <w:rsid w:val="00A96C9E"/>
    <w:rsid w:val="00AA3563"/>
    <w:rsid w:val="00AC07CA"/>
    <w:rsid w:val="00AD3948"/>
    <w:rsid w:val="00AD741B"/>
    <w:rsid w:val="00AE3F56"/>
    <w:rsid w:val="00AF3EDD"/>
    <w:rsid w:val="00B03AC2"/>
    <w:rsid w:val="00B11665"/>
    <w:rsid w:val="00B21304"/>
    <w:rsid w:val="00B22682"/>
    <w:rsid w:val="00B24D9D"/>
    <w:rsid w:val="00B25823"/>
    <w:rsid w:val="00B3458C"/>
    <w:rsid w:val="00B426E3"/>
    <w:rsid w:val="00B42924"/>
    <w:rsid w:val="00B43568"/>
    <w:rsid w:val="00B44182"/>
    <w:rsid w:val="00B4549A"/>
    <w:rsid w:val="00B5770E"/>
    <w:rsid w:val="00B71B46"/>
    <w:rsid w:val="00B759A1"/>
    <w:rsid w:val="00B75D24"/>
    <w:rsid w:val="00B77EFA"/>
    <w:rsid w:val="00B80C25"/>
    <w:rsid w:val="00BB0E3A"/>
    <w:rsid w:val="00BB7748"/>
    <w:rsid w:val="00BC025B"/>
    <w:rsid w:val="00BC2CA0"/>
    <w:rsid w:val="00BD7F7F"/>
    <w:rsid w:val="00BF035A"/>
    <w:rsid w:val="00BF4849"/>
    <w:rsid w:val="00C0329A"/>
    <w:rsid w:val="00C059A0"/>
    <w:rsid w:val="00C115B3"/>
    <w:rsid w:val="00C205BE"/>
    <w:rsid w:val="00C2353B"/>
    <w:rsid w:val="00C26EB6"/>
    <w:rsid w:val="00C50EE2"/>
    <w:rsid w:val="00C54116"/>
    <w:rsid w:val="00C702E7"/>
    <w:rsid w:val="00C80E17"/>
    <w:rsid w:val="00C84450"/>
    <w:rsid w:val="00C865F4"/>
    <w:rsid w:val="00CA5D3F"/>
    <w:rsid w:val="00CA6909"/>
    <w:rsid w:val="00CB1B2C"/>
    <w:rsid w:val="00CB3758"/>
    <w:rsid w:val="00CC14F3"/>
    <w:rsid w:val="00CC49D9"/>
    <w:rsid w:val="00CD743A"/>
    <w:rsid w:val="00CE7903"/>
    <w:rsid w:val="00CF0939"/>
    <w:rsid w:val="00D019BE"/>
    <w:rsid w:val="00D05F55"/>
    <w:rsid w:val="00D06F5F"/>
    <w:rsid w:val="00D125CC"/>
    <w:rsid w:val="00D21A56"/>
    <w:rsid w:val="00D23141"/>
    <w:rsid w:val="00D41E36"/>
    <w:rsid w:val="00D500A1"/>
    <w:rsid w:val="00D504A2"/>
    <w:rsid w:val="00D70C96"/>
    <w:rsid w:val="00D83C82"/>
    <w:rsid w:val="00D90509"/>
    <w:rsid w:val="00D90595"/>
    <w:rsid w:val="00D92230"/>
    <w:rsid w:val="00DB0D35"/>
    <w:rsid w:val="00DB3650"/>
    <w:rsid w:val="00DD190F"/>
    <w:rsid w:val="00DD5A4F"/>
    <w:rsid w:val="00DE2DE0"/>
    <w:rsid w:val="00E008EC"/>
    <w:rsid w:val="00E07384"/>
    <w:rsid w:val="00E23D01"/>
    <w:rsid w:val="00E3090D"/>
    <w:rsid w:val="00E312AB"/>
    <w:rsid w:val="00E32EDA"/>
    <w:rsid w:val="00E3777B"/>
    <w:rsid w:val="00E440A5"/>
    <w:rsid w:val="00E5635B"/>
    <w:rsid w:val="00E5662E"/>
    <w:rsid w:val="00E72FEF"/>
    <w:rsid w:val="00E76B15"/>
    <w:rsid w:val="00E85FD8"/>
    <w:rsid w:val="00E94EEA"/>
    <w:rsid w:val="00EA6B48"/>
    <w:rsid w:val="00EC2F58"/>
    <w:rsid w:val="00EF011C"/>
    <w:rsid w:val="00EF3FBE"/>
    <w:rsid w:val="00F10BA7"/>
    <w:rsid w:val="00F14590"/>
    <w:rsid w:val="00F155AE"/>
    <w:rsid w:val="00F35588"/>
    <w:rsid w:val="00F40B1E"/>
    <w:rsid w:val="00F422F6"/>
    <w:rsid w:val="00F42521"/>
    <w:rsid w:val="00F575AA"/>
    <w:rsid w:val="00F611B4"/>
    <w:rsid w:val="00F62F4B"/>
    <w:rsid w:val="00FA1F4C"/>
    <w:rsid w:val="00FA23C5"/>
    <w:rsid w:val="00FA2A40"/>
    <w:rsid w:val="00FA3E9B"/>
    <w:rsid w:val="00FA46C3"/>
    <w:rsid w:val="00FA59E9"/>
    <w:rsid w:val="00FB1B0D"/>
    <w:rsid w:val="00FC5614"/>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5D4A72-0AB3-45FF-BB89-712EFD05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2</TotalTime>
  <Pages>53</Pages>
  <Words>12750</Words>
  <Characters>72675</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96</cp:revision>
  <dcterms:created xsi:type="dcterms:W3CDTF">2013-08-05T12:13:00Z</dcterms:created>
  <dcterms:modified xsi:type="dcterms:W3CDTF">2013-08-07T17:51:00Z</dcterms:modified>
</cp:coreProperties>
</file>